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24D8B57E"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w:t>
      </w:r>
      <w:proofErr w:type="gramStart"/>
      <w:r w:rsidR="00AA2F80" w:rsidRPr="008A1C58">
        <w:rPr>
          <w:rFonts w:ascii="Times New Roman" w:hAnsi="Times New Roman" w:cs="Times New Roman"/>
          <w:sz w:val="24"/>
          <w:szCs w:val="24"/>
        </w:rPr>
        <w:t>result</w:t>
      </w:r>
      <w:proofErr w:type="gramEnd"/>
      <w:r w:rsidR="00AA2F80" w:rsidRPr="008A1C58">
        <w:rPr>
          <w:rFonts w:ascii="Times New Roman" w:hAnsi="Times New Roman" w:cs="Times New Roman"/>
          <w:sz w:val="24"/>
          <w:szCs w:val="24"/>
        </w:rPr>
        <w:t xml:space="preserve">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670813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w:t>
      </w:r>
      <w:proofErr w:type="gramStart"/>
      <w:r w:rsidR="00CE35BA" w:rsidRPr="00CE35BA">
        <w:rPr>
          <w:rFonts w:ascii="Times New Roman" w:hAnsi="Times New Roman" w:cs="Times New Roman"/>
          <w:sz w:val="24"/>
          <w:szCs w:val="24"/>
        </w:rPr>
        <w:t>analysis.</w:t>
      </w:r>
      <w:r w:rsidR="00653D62" w:rsidRPr="008A1C58">
        <w:rPr>
          <w:rFonts w:ascii="Times New Roman" w:hAnsi="Times New Roman" w:cs="Times New Roman"/>
          <w:sz w:val="24"/>
          <w:szCs w:val="24"/>
        </w:rPr>
        <w:t>.</w:t>
      </w:r>
      <w:proofErr w:type="gramEnd"/>
    </w:p>
    <w:p w14:paraId="70E0A810" w14:textId="7A2CCE5E"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proofErr w:type="spellStart"/>
      <w:r w:rsidR="00A70D28" w:rsidRPr="00A70D28">
        <w:rPr>
          <w:rFonts w:ascii="Times New Roman" w:hAnsi="Times New Roman" w:cs="Times New Roman"/>
          <w:sz w:val="24"/>
          <w:szCs w:val="24"/>
        </w:rPr>
        <w:t>mSigHdp</w:t>
      </w:r>
      <w:proofErr w:type="spellEnd"/>
      <w:r w:rsidR="00A70D28" w:rsidRPr="00A70D28">
        <w:rPr>
          <w:rFonts w:ascii="Times New Roman" w:hAnsi="Times New Roman" w:cs="Times New Roman"/>
          <w:sz w:val="24"/>
          <w:szCs w:val="24"/>
        </w:rPr>
        <w:t xml:space="preserve">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w:t>
      </w:r>
      <w:proofErr w:type="gramStart"/>
      <w:r w:rsidR="00A70D28" w:rsidRPr="00A70D28">
        <w:rPr>
          <w:rFonts w:ascii="Times New Roman" w:hAnsi="Times New Roman" w:cs="Times New Roman"/>
          <w:sz w:val="24"/>
          <w:szCs w:val="24"/>
        </w:rPr>
        <w:t>all of</w:t>
      </w:r>
      <w:proofErr w:type="gramEnd"/>
      <w:r w:rsidR="00A70D28" w:rsidRPr="00A70D28">
        <w:rPr>
          <w:rFonts w:ascii="Times New Roman" w:hAnsi="Times New Roman" w:cs="Times New Roman"/>
          <w:sz w:val="24"/>
          <w:szCs w:val="24"/>
        </w:rPr>
        <w:t xml:space="preserve"> these tumors (1282 out of 1295) also exhibited ID8 signals characterized by long deletions at single repeats or microhomology</w:t>
      </w:r>
      <w:r w:rsidR="0065763E">
        <w:rPr>
          <w:rFonts w:ascii="Times New Roman" w:hAnsi="Times New Roman" w:cs="Times New Roman" w:hint="eastAsia"/>
          <w:sz w:val="24"/>
          <w:szCs w:val="24"/>
        </w:rPr>
        <w:t xml:space="preserve"> (Sup Table)</w:t>
      </w:r>
      <w:r w:rsidR="00A70D28" w:rsidRPr="00A70D28">
        <w:rPr>
          <w:rFonts w:ascii="Times New Roman" w:hAnsi="Times New Roman" w:cs="Times New Roman"/>
          <w:sz w:val="24"/>
          <w:szCs w:val="24"/>
        </w:rPr>
        <w:t xml:space="preserve">. These findings </w:t>
      </w:r>
      <w:r w:rsidR="00A70D28" w:rsidRPr="00A70D28">
        <w:rPr>
          <w:rFonts w:ascii="Times New Roman" w:hAnsi="Times New Roman" w:cs="Times New Roman"/>
          <w:sz w:val="24"/>
          <w:szCs w:val="24"/>
        </w:rPr>
        <w:lastRenderedPageBreak/>
        <w:t>suggest that the mutational process represented by ID5 is also responsible for long deletions in these contexts. Additionally, we identified tumors that support C_ID8 alone</w:t>
      </w:r>
      <w:r w:rsidR="0065763E" w:rsidRPr="00A70D28">
        <w:rPr>
          <w:rFonts w:ascii="Times New Roman" w:hAnsi="Times New Roman" w:cs="Times New Roman"/>
          <w:sz w:val="24"/>
          <w:szCs w:val="24"/>
        </w:rPr>
        <w:t xml:space="preserve"> (</w:t>
      </w:r>
      <w:r w:rsidR="0065763E">
        <w:rPr>
          <w:rFonts w:ascii="Times New Roman" w:hAnsi="Times New Roman" w:cs="Times New Roman" w:hint="eastAsia"/>
          <w:sz w:val="24"/>
          <w:szCs w:val="24"/>
        </w:rPr>
        <w:t>Figure S2</w:t>
      </w:r>
      <w:r w:rsidR="0065763E" w:rsidRPr="00A70D28">
        <w:rPr>
          <w:rFonts w:ascii="Times New Roman" w:hAnsi="Times New Roman" w:cs="Times New Roman"/>
          <w:sz w:val="24"/>
          <w:szCs w:val="24"/>
        </w:rPr>
        <w:t>)</w:t>
      </w:r>
      <w:r w:rsidR="00A70D28" w:rsidRPr="00A70D28">
        <w:rPr>
          <w:rFonts w:ascii="Times New Roman" w:hAnsi="Times New Roman" w:cs="Times New Roman"/>
          <w:sz w:val="24"/>
          <w:szCs w:val="24"/>
        </w:rPr>
        <w:t>.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 xml:space="preserve">Although </w:t>
      </w:r>
      <w:proofErr w:type="gramStart"/>
      <w:r w:rsidR="00A70D28" w:rsidRPr="00A70D28">
        <w:rPr>
          <w:rFonts w:ascii="Times New Roman" w:hAnsi="Times New Roman" w:cs="Times New Roman"/>
          <w:sz w:val="24"/>
          <w:szCs w:val="24"/>
        </w:rPr>
        <w:t>the long</w:t>
      </w:r>
      <w:proofErr w:type="gramEnd"/>
      <w:r w:rsidR="00A70D28" w:rsidRPr="00A70D28">
        <w:rPr>
          <w:rFonts w:ascii="Times New Roman" w:hAnsi="Times New Roman" w:cs="Times New Roman"/>
          <w:sz w:val="24"/>
          <w:szCs w:val="24"/>
        </w:rPr>
        <w:t xml:space="preserve"> deletion patterns are highly similar between ID5 and ID8, they exhibit distinct preferences in deletion length: ID5 primarily features long deletions less than 1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ith almost no deletions longer than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hile ID8 displays a more even distribution of deletions ranging from 5 to over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2D26C38C"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w:t>
      </w:r>
      <w:commentRangeStart w:id="2"/>
      <w:r w:rsidR="004235BD" w:rsidRPr="004235BD">
        <w:rPr>
          <w:rFonts w:ascii="Times New Roman" w:hAnsi="Times New Roman" w:cs="Times New Roman"/>
          <w:sz w:val="24"/>
          <w:szCs w:val="24"/>
        </w:rPr>
        <w:t xml:space="preserve">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w:t>
      </w:r>
      <w:r w:rsidR="004235BD" w:rsidRPr="004235BD">
        <w:rPr>
          <w:rFonts w:ascii="Times New Roman" w:hAnsi="Times New Roman" w:cs="Times New Roman"/>
          <w:sz w:val="24"/>
          <w:szCs w:val="24"/>
        </w:rPr>
        <w:lastRenderedPageBreak/>
        <w:t xml:space="preserve">signature assignment analysis was performed by comparing the original and reconstructed catalogs with C_ID1 and C_ID2. This method allows for the extraction of more detailed information in MSI tumors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commentRangeEnd w:id="2"/>
      <w:r w:rsidR="00D83221">
        <w:rPr>
          <w:rStyle w:val="CommentReference"/>
        </w:rPr>
        <w:commentReference w:id="2"/>
      </w:r>
    </w:p>
    <w:p w14:paraId="6EBC889B" w14:textId="7D7AAD9D"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w:t>
      </w:r>
      <w:commentRangeStart w:id="3"/>
      <w:r w:rsidRPr="00E07F96">
        <w:rPr>
          <w:rFonts w:ascii="Times New Roman" w:hAnsi="Times New Roman" w:cs="Times New Roman"/>
          <w:sz w:val="24"/>
          <w:szCs w:val="24"/>
        </w:rPr>
        <w:t>Our analysis confirmed strong correlations among C_ID3, SBS4, and SBS92, all linked to tobacco-induced lung cancer (Spearman correlation coefficients: 0.7</w:t>
      </w:r>
      <w:r w:rsidR="0058575D">
        <w:rPr>
          <w:rFonts w:ascii="Times New Roman" w:hAnsi="Times New Roman" w:cs="Times New Roman" w:hint="eastAsia"/>
          <w:sz w:val="24"/>
          <w:szCs w:val="24"/>
        </w:rPr>
        <w:t>4</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6</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58575D">
        <w:rPr>
          <w:rFonts w:ascii="Times New Roman" w:hAnsi="Times New Roman" w:cs="Times New Roman" w:hint="eastAsia"/>
          <w:sz w:val="24"/>
          <w:szCs w:val="24"/>
        </w:rPr>
        <w:t>73</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 xml:space="preserve">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commentRangeEnd w:id="3"/>
      <w:r w:rsidR="008677DC">
        <w:rPr>
          <w:rStyle w:val="CommentReference"/>
        </w:rPr>
        <w:commentReference w:id="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359A1A3E"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w:t>
      </w:r>
      <w:r w:rsidR="00ED7D4C" w:rsidRPr="00DC6B01">
        <w:rPr>
          <w:rFonts w:ascii="Times New Roman" w:hAnsi="Times New Roman" w:cs="Times New Roman"/>
          <w:sz w:val="24"/>
          <w:szCs w:val="24"/>
        </w:rPr>
        <w:t>tumors but</w:t>
      </w:r>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61014010"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t>
      </w:r>
      <w:r w:rsidR="00DC6B01" w:rsidRPr="00DC6B01">
        <w:rPr>
          <w:rFonts w:ascii="Times New Roman" w:hAnsi="Times New Roman" w:cs="Times New Roman"/>
          <w:sz w:val="24"/>
          <w:szCs w:val="24"/>
        </w:rPr>
        <w:lastRenderedPageBreak/>
        <w:t xml:space="preserve">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r w:rsidR="00AC171F">
        <w:rPr>
          <w:rFonts w:ascii="Times New Roman" w:hAnsi="Times New Roman" w:cs="Times New Roman" w:hint="eastAsia"/>
          <w:sz w:val="24"/>
          <w:szCs w:val="24"/>
        </w:rPr>
        <w:t xml:space="preserve"> (Figure 4E).</w:t>
      </w:r>
    </w:p>
    <w:p w14:paraId="6339DB66" w14:textId="3A236858" w:rsidR="00184CEA" w:rsidRPr="008A1C58" w:rsidRDefault="008C3F66" w:rsidP="008A1C58">
      <w:pPr>
        <w:spacing w:line="480" w:lineRule="auto"/>
        <w:rPr>
          <w:rFonts w:ascii="Times New Roman" w:hAnsi="Times New Roman" w:cs="Times New Roman"/>
          <w:b/>
          <w:bCs/>
          <w:sz w:val="24"/>
          <w:szCs w:val="24"/>
        </w:rPr>
      </w:pPr>
      <w:commentRangeStart w:id="4"/>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commentRangeEnd w:id="4"/>
      <w:r w:rsidR="00AE7306">
        <w:rPr>
          <w:rStyle w:val="CommentReference"/>
        </w:rPr>
        <w:commentReference w:id="4"/>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w:t>
      </w:r>
      <w:r w:rsidRPr="00744AA4">
        <w:rPr>
          <w:rFonts w:ascii="Times New Roman" w:hAnsi="Times New Roman" w:cs="Times New Roman"/>
          <w:sz w:val="24"/>
          <w:szCs w:val="24"/>
        </w:rPr>
        <w:lastRenderedPageBreak/>
        <w:t xml:space="preserve">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4B80D539"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 xml:space="preserve">Figure S4 </w:t>
      </w:r>
      <w:r w:rsidR="00F50E0F" w:rsidRPr="00F50E0F">
        <w:rPr>
          <w:rFonts w:ascii="Times New Roman" w:hAnsi="Times New Roman" w:cs="Times New Roman" w:hint="eastAsia"/>
          <w:sz w:val="24"/>
          <w:szCs w:val="24"/>
        </w:rPr>
        <w:lastRenderedPageBreak/>
        <w:t>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4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in transcripts</w:t>
      </w:r>
      <w:r w:rsidR="006D730A">
        <w:rPr>
          <w:rFonts w:ascii="Times New Roman" w:hAnsi="Times New Roman" w:cs="Times New Roman" w:hint="eastAsia"/>
          <w:sz w:val="24"/>
          <w:szCs w:val="24"/>
        </w:rPr>
        <w:t xml:space="preserve"> regions compared to </w:t>
      </w:r>
      <w:r w:rsidR="006D730A">
        <w:rPr>
          <w:rFonts w:ascii="Times New Roman" w:hAnsi="Times New Roman" w:cs="Times New Roman"/>
          <w:sz w:val="24"/>
          <w:szCs w:val="24"/>
        </w:rPr>
        <w:t>intergenic</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X).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Several HMF samples strongly support the presence of H_ID27, </w:t>
      </w:r>
      <w:r w:rsidRPr="00706990">
        <w:rPr>
          <w:rFonts w:ascii="Times New Roman" w:hAnsi="Times New Roman" w:cs="Times New Roman"/>
          <w:sz w:val="24"/>
          <w:szCs w:val="24"/>
        </w:rPr>
        <w:lastRenderedPageBreak/>
        <w:t xml:space="preserve">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sidR="000069AB">
        <w:rPr>
          <w:rFonts w:ascii="Times New Roman" w:hAnsi="Times New Roman" w:cs="Times New Roman" w:hint="eastAsia"/>
          <w:sz w:val="24"/>
          <w:szCs w:val="24"/>
        </w:rPr>
        <w:t>INS:T</w:t>
      </w:r>
      <w:proofErr w:type="gramEnd"/>
      <w:r w:rsidR="000069AB">
        <w:rPr>
          <w:rFonts w:ascii="Times New Roman" w:hAnsi="Times New Roman" w:cs="Times New Roman" w:hint="eastAsia"/>
          <w:sz w:val="24"/>
          <w:szCs w:val="24"/>
        </w:rPr>
        <w: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4C17824D" w:rsidR="00383C4D" w:rsidRPr="008A1C58" w:rsidRDefault="00383C4D" w:rsidP="00706990">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47B47EA3" w:rsidR="00383C4D" w:rsidRPr="008A1C5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It is intriguing to investigate</w:t>
      </w:r>
      <w:r w:rsidR="00383C4D" w:rsidRPr="008A1C58">
        <w:rPr>
          <w:rFonts w:ascii="Times New Roman" w:hAnsi="Times New Roman" w:cs="Times New Roman"/>
          <w:sz w:val="24"/>
          <w:szCs w:val="24"/>
        </w:rPr>
        <w:t xml:space="preserve">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w:t>
      </w:r>
      <w:r w:rsidR="00831206">
        <w:rPr>
          <w:rFonts w:ascii="Times New Roman" w:hAnsi="Times New Roman" w:cs="Times New Roman" w:hint="eastAsia"/>
          <w:sz w:val="24"/>
          <w:szCs w:val="24"/>
        </w:rPr>
        <w:t>cancer types</w:t>
      </w:r>
      <w:r w:rsidR="00DC1053">
        <w:rPr>
          <w:rFonts w:ascii="Times New Roman" w:hAnsi="Times New Roman" w:cs="Times New Roman" w:hint="eastAsia"/>
          <w:sz w:val="24"/>
          <w:szCs w:val="24"/>
        </w:rPr>
        <w:t xml:space="preserve"> with</w:t>
      </w:r>
      <w:r>
        <w:rPr>
          <w:rFonts w:ascii="Times New Roman" w:hAnsi="Times New Roman" w:cs="Times New Roman" w:hint="eastAsia"/>
          <w:sz w:val="24"/>
          <w:szCs w:val="24"/>
        </w:rPr>
        <w:t xml:space="preserve"> strong</w:t>
      </w:r>
      <w:r w:rsidR="00DC1053">
        <w:rPr>
          <w:rFonts w:ascii="Times New Roman" w:hAnsi="Times New Roman" w:cs="Times New Roman" w:hint="eastAsia"/>
          <w:sz w:val="24"/>
          <w:szCs w:val="24"/>
        </w:rPr>
        <w:t xml:space="preserve">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00383C4D" w:rsidRPr="008A1C58">
        <w:rPr>
          <w:rFonts w:ascii="Times New Roman" w:hAnsi="Times New Roman" w:cs="Times New Roman"/>
          <w:sz w:val="24"/>
          <w:szCs w:val="24"/>
        </w:rPr>
        <w:t xml:space="preserve">assess gender-specific prevalence of mutational signatures, we employed Fisher's Exact Test. From a total of </w:t>
      </w:r>
      <w:commentRangeStart w:id="5"/>
      <w:r w:rsidR="00383C4D" w:rsidRPr="008A1C58">
        <w:rPr>
          <w:rFonts w:ascii="Times New Roman" w:hAnsi="Times New Roman" w:cs="Times New Roman"/>
          <w:sz w:val="24"/>
          <w:szCs w:val="24"/>
        </w:rPr>
        <w:t>5,000 patients</w:t>
      </w:r>
      <w:commentRangeEnd w:id="5"/>
      <w:r w:rsidR="002A0658">
        <w:rPr>
          <w:rStyle w:val="CommentReference"/>
        </w:rPr>
        <w:commentReference w:id="5"/>
      </w:r>
      <w:r w:rsidR="00383C4D" w:rsidRPr="008A1C58">
        <w:rPr>
          <w:rFonts w:ascii="Times New Roman" w:hAnsi="Times New Roman" w:cs="Times New Roman"/>
          <w:sz w:val="24"/>
          <w:szCs w:val="24"/>
        </w:rPr>
        <w:t xml:space="preserve"> with available gender data, we identified </w:t>
      </w:r>
      <w:r w:rsidR="000A1891">
        <w:rPr>
          <w:rFonts w:ascii="Times New Roman" w:hAnsi="Times New Roman" w:cs="Times New Roman" w:hint="eastAsia"/>
          <w:sz w:val="24"/>
          <w:szCs w:val="24"/>
        </w:rPr>
        <w:t>7</w:t>
      </w:r>
      <w:r w:rsidR="00383C4D" w:rsidRPr="008A1C58">
        <w:rPr>
          <w:rFonts w:ascii="Times New Roman" w:hAnsi="Times New Roman" w:cs="Times New Roman"/>
          <w:sz w:val="24"/>
          <w:szCs w:val="24"/>
        </w:rPr>
        <w:t xml:space="preserve"> signatures demonstrating significant gender-specific associations: </w:t>
      </w:r>
      <w:r w:rsidR="00831206">
        <w:rPr>
          <w:rFonts w:ascii="Times New Roman" w:hAnsi="Times New Roman" w:cs="Times New Roman" w:hint="eastAsia"/>
          <w:sz w:val="24"/>
          <w:szCs w:val="24"/>
        </w:rPr>
        <w:t>5</w:t>
      </w:r>
      <w:r w:rsidR="00383C4D" w:rsidRPr="008A1C58">
        <w:rPr>
          <w:rFonts w:ascii="Times New Roman" w:hAnsi="Times New Roman" w:cs="Times New Roman"/>
          <w:sz w:val="24"/>
          <w:szCs w:val="24"/>
        </w:rPr>
        <w:t xml:space="preserve">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 xml:space="preserve">8, </w:t>
      </w:r>
      <w:r w:rsidR="000A1891">
        <w:rPr>
          <w:rFonts w:ascii="Times New Roman" w:hAnsi="Times New Roman" w:cs="Times New Roman" w:hint="eastAsia"/>
          <w:sz w:val="24"/>
          <w:szCs w:val="24"/>
        </w:rPr>
        <w:t>C_ID13</w:t>
      </w:r>
      <w:r>
        <w:rPr>
          <w:rFonts w:ascii="Times New Roman" w:hAnsi="Times New Roman" w:cs="Times New Roman" w:hint="eastAsia"/>
          <w:sz w:val="24"/>
          <w:szCs w:val="24"/>
        </w:rPr>
        <w:t xml:space="preserve"> and</w:t>
      </w:r>
      <w:r w:rsidR="0047472C">
        <w:rPr>
          <w:rFonts w:ascii="Times New Roman" w:hAnsi="Times New Roman" w:cs="Times New Roman" w:hint="eastAsia"/>
          <w:sz w:val="24"/>
          <w:szCs w:val="24"/>
        </w:rPr>
        <w:t xml:space="preserve"> H_ID</w:t>
      </w:r>
      <w:r w:rsidR="00831206">
        <w:rPr>
          <w:rFonts w:ascii="Times New Roman" w:hAnsi="Times New Roman" w:cs="Times New Roman" w:hint="eastAsia"/>
          <w:sz w:val="24"/>
          <w:szCs w:val="24"/>
        </w:rPr>
        <w:t>25</w:t>
      </w:r>
      <w:r w:rsidR="00383C4D"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00383C4D" w:rsidRPr="008A1C58">
        <w:rPr>
          <w:rFonts w:ascii="Times New Roman" w:hAnsi="Times New Roman" w:cs="Times New Roman"/>
          <w:sz w:val="24"/>
          <w:szCs w:val="24"/>
        </w:rPr>
        <w:t xml:space="preserve"> patients. Conversely, </w:t>
      </w:r>
      <w:r w:rsidR="00831206">
        <w:rPr>
          <w:rFonts w:ascii="Times New Roman" w:hAnsi="Times New Roman" w:cs="Times New Roman" w:hint="eastAsia"/>
          <w:sz w:val="24"/>
          <w:szCs w:val="24"/>
        </w:rPr>
        <w:t xml:space="preserve">3 </w:t>
      </w:r>
      <w:r w:rsidR="000A1891">
        <w:rPr>
          <w:rFonts w:ascii="Times New Roman" w:hAnsi="Times New Roman" w:cs="Times New Roman" w:hint="eastAsia"/>
          <w:sz w:val="24"/>
          <w:szCs w:val="24"/>
        </w:rPr>
        <w:t>signature</w:t>
      </w:r>
      <w:r w:rsidR="00831206">
        <w:rPr>
          <w:rFonts w:ascii="Times New Roman" w:hAnsi="Times New Roman" w:cs="Times New Roman" w:hint="eastAsia"/>
          <w:sz w:val="24"/>
          <w:szCs w:val="24"/>
        </w:rPr>
        <w:t>s</w:t>
      </w:r>
      <w:r w:rsidR="000A1891">
        <w:rPr>
          <w:rFonts w:ascii="Times New Roman" w:hAnsi="Times New Roman" w:cs="Times New Roman" w:hint="eastAsia"/>
          <w:sz w:val="24"/>
          <w:szCs w:val="24"/>
        </w:rPr>
        <w:t xml:space="preserve"> (</w:t>
      </w:r>
      <w:r w:rsidR="00831206">
        <w:rPr>
          <w:rFonts w:ascii="Times New Roman" w:hAnsi="Times New Roman" w:cs="Times New Roman" w:hint="eastAsia"/>
          <w:sz w:val="24"/>
          <w:szCs w:val="24"/>
        </w:rPr>
        <w:t xml:space="preserve">C_ID2, C_ID9,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00383C4D" w:rsidRPr="008A1C58">
        <w:rPr>
          <w:rFonts w:ascii="Times New Roman" w:hAnsi="Times New Roman" w:cs="Times New Roman"/>
          <w:sz w:val="24"/>
          <w:szCs w:val="24"/>
        </w:rPr>
        <w:t xml:space="preserve"> </w:t>
      </w:r>
      <w:r w:rsidR="00831206">
        <w:rPr>
          <w:rFonts w:ascii="Times New Roman" w:hAnsi="Times New Roman" w:cs="Times New Roman" w:hint="eastAsia"/>
          <w:sz w:val="24"/>
          <w:szCs w:val="24"/>
        </w:rPr>
        <w:t>were</w:t>
      </w:r>
      <w:r w:rsidR="00383C4D"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00383C4D"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00383C4D"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00383C4D"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5+ and INS:1:T:5+ from our analysis, as these indels are primarily contributed by C_ID1 and C_ID2, and single-</w:t>
      </w:r>
      <w:proofErr w:type="gramStart"/>
      <w:r w:rsidR="0035297A" w:rsidRPr="008A1C58">
        <w:rPr>
          <w:rFonts w:ascii="Times New Roman" w:hAnsi="Times New Roman" w:cs="Times New Roman"/>
          <w:sz w:val="24"/>
          <w:szCs w:val="24"/>
        </w:rPr>
        <w:t>base</w:t>
      </w:r>
      <w:proofErr w:type="gramEnd"/>
      <w:r w:rsidR="0035297A" w:rsidRPr="008A1C58">
        <w:rPr>
          <w:rFonts w:ascii="Times New Roman" w:hAnsi="Times New Roman" w:cs="Times New Roman"/>
          <w:sz w:val="24"/>
          <w:szCs w:val="24"/>
        </w:rPr>
        <w:t xml:space="preserv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 xml:space="preserve">implement </w:t>
      </w:r>
      <w:r w:rsidR="00D73736" w:rsidRPr="008A1C58">
        <w:rPr>
          <w:rFonts w:ascii="Times New Roman" w:hAnsi="Times New Roman" w:cs="Times New Roman"/>
          <w:sz w:val="24"/>
          <w:szCs w:val="24"/>
        </w:rPr>
        <w:lastRenderedPageBreak/>
        <w:t>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3C2F17" w:rsidR="00EF04C1" w:rsidRDefault="00EF04C1" w:rsidP="008A1C58">
      <w:pPr>
        <w:spacing w:line="480" w:lineRule="auto"/>
        <w:rPr>
          <w:rFonts w:ascii="Times New Roman" w:hAnsi="Times New Roman" w:cs="Times New Roman"/>
          <w:sz w:val="24"/>
          <w:szCs w:val="24"/>
        </w:rPr>
      </w:pPr>
      <w:commentRangeStart w:id="6"/>
      <w:commentRangeStart w:id="7"/>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either novel signatures or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w:t>
      </w:r>
      <w:commentRangeEnd w:id="6"/>
      <w:r w:rsidR="0085362A">
        <w:rPr>
          <w:rStyle w:val="CommentReference"/>
        </w:rPr>
        <w:commentReference w:id="6"/>
      </w:r>
      <w:commentRangeEnd w:id="7"/>
      <w:r w:rsidR="002620BC">
        <w:rPr>
          <w:rStyle w:val="CommentReference"/>
        </w:rPr>
        <w:commentReference w:id="7"/>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8"/>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8"/>
      <w:proofErr w:type="spellEnd"/>
      <w:r w:rsidR="00706990">
        <w:rPr>
          <w:rStyle w:val="CommentReference"/>
        </w:rPr>
        <w:commentReference w:id="8"/>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proofErr w:type="gramStart"/>
      <w:r w:rsidR="00EE4725" w:rsidRPr="008A1C58">
        <w:rPr>
          <w:rFonts w:ascii="Times New Roman" w:hAnsi="Times New Roman" w:cs="Times New Roman"/>
          <w:sz w:val="24"/>
          <w:szCs w:val="24"/>
        </w:rPr>
        <w:t>when</w:t>
      </w:r>
      <w:proofErr w:type="gramEnd"/>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9"/>
      <w:r w:rsidRPr="008A1C58">
        <w:rPr>
          <w:rFonts w:ascii="Times New Roman" w:hAnsi="Times New Roman" w:cs="Times New Roman"/>
          <w:sz w:val="24"/>
          <w:szCs w:val="24"/>
          <w:highlight w:val="yellow"/>
        </w:rPr>
        <w:t>Need help here</w:t>
      </w:r>
      <w:commentRangeEnd w:id="9"/>
      <w:r w:rsidR="00824151" w:rsidRPr="008A1C58">
        <w:rPr>
          <w:rStyle w:val="CommentReference"/>
          <w:rFonts w:ascii="Times New Roman" w:hAnsi="Times New Roman" w:cs="Times New Roman"/>
          <w:sz w:val="24"/>
          <w:szCs w:val="24"/>
        </w:rPr>
        <w:commentReference w:id="9"/>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w:t>
      </w:r>
      <w:r w:rsidR="003F75F8" w:rsidRPr="008A1C58">
        <w:rPr>
          <w:rFonts w:ascii="Times New Roman" w:hAnsi="Times New Roman" w:cs="Times New Roman"/>
          <w:sz w:val="24"/>
          <w:szCs w:val="24"/>
        </w:rPr>
        <w:lastRenderedPageBreak/>
        <w:t xml:space="preserve">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lastRenderedPageBreak/>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w:t>
      </w:r>
      <w:r w:rsidRPr="0052001A">
        <w:rPr>
          <w:rFonts w:ascii="Times New Roman" w:hAnsi="Times New Roman" w:cs="Times New Roman"/>
          <w:sz w:val="24"/>
        </w:rPr>
        <w:lastRenderedPageBreak/>
        <w:t xml:space="preserve">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10-05T11:11:00Z" w:initials="ML">
    <w:p w14:paraId="59412BA1" w14:textId="0B73DBFD" w:rsidR="00D83221" w:rsidRDefault="00D83221" w:rsidP="00D83221">
      <w:pPr>
        <w:pStyle w:val="CommentText"/>
      </w:pPr>
      <w:r>
        <w:rPr>
          <w:rStyle w:val="CommentReference"/>
        </w:rPr>
        <w:annotationRef/>
      </w:r>
      <w:r>
        <w:t>Do we need a figure for this?</w:t>
      </w:r>
    </w:p>
  </w:comment>
  <w:comment w:id="3" w:author="Mo Liu" w:date="2024-10-08T21:37:00Z" w:initials="ML">
    <w:p w14:paraId="48E1C682" w14:textId="77777777" w:rsidR="008677DC" w:rsidRDefault="008677DC" w:rsidP="008677DC">
      <w:pPr>
        <w:pStyle w:val="CommentText"/>
      </w:pPr>
      <w:r>
        <w:rPr>
          <w:rStyle w:val="CommentReference"/>
        </w:rPr>
        <w:annotationRef/>
      </w:r>
      <w:r>
        <w:t>Sup figure</w:t>
      </w:r>
    </w:p>
  </w:comment>
  <w:comment w:id="4" w:author="Mo Liu" w:date="2024-10-25T21:54:00Z" w:initials="ML">
    <w:p w14:paraId="2880D5F5" w14:textId="77777777" w:rsidR="00AE7306" w:rsidRDefault="00AE7306" w:rsidP="00AE7306">
      <w:pPr>
        <w:pStyle w:val="CommentText"/>
      </w:pPr>
      <w:r>
        <w:rPr>
          <w:rStyle w:val="CommentReference"/>
        </w:rPr>
        <w:annotationRef/>
      </w:r>
      <w:r>
        <w:t>Discuss this with Steve</w:t>
      </w:r>
    </w:p>
  </w:comment>
  <w:comment w:id="5" w:author="Mo Liu" w:date="2024-10-10T17:51:00Z" w:initials="ML">
    <w:p w14:paraId="0AE642C2" w14:textId="2DD1DF6B" w:rsidR="002A0658" w:rsidRDefault="002A0658" w:rsidP="002A0658">
      <w:pPr>
        <w:pStyle w:val="CommentText"/>
      </w:pPr>
      <w:r>
        <w:rPr>
          <w:rStyle w:val="CommentReference"/>
        </w:rPr>
        <w:annotationRef/>
      </w:r>
      <w:r>
        <w:t>Check number</w:t>
      </w:r>
    </w:p>
  </w:comment>
  <w:comment w:id="6" w:author="Mo Liu" w:date="2024-09-26T16:04:00Z" w:initials="ML">
    <w:p w14:paraId="32AAA579" w14:textId="50ED9796" w:rsidR="0085362A" w:rsidRDefault="0085362A" w:rsidP="0085362A">
      <w:pPr>
        <w:pStyle w:val="CommentText"/>
      </w:pPr>
      <w:r>
        <w:rPr>
          <w:rStyle w:val="CommentReference"/>
        </w:rPr>
        <w:annotationRef/>
      </w:r>
      <w:r>
        <w:t>To discuss with Steve</w:t>
      </w:r>
    </w:p>
  </w:comment>
  <w:comment w:id="7"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8"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9"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59412BA1" w15:done="0"/>
  <w15:commentEx w15:paraId="48E1C682" w15:done="0"/>
  <w15:commentEx w15:paraId="2880D5F5" w15:done="0"/>
  <w15:commentEx w15:paraId="0AE642C2"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5DF329FD" w16cex:dateUtc="2024-10-05T03:11:00Z"/>
  <w16cex:commentExtensible w16cex:durableId="4B113B62" w16cex:dateUtc="2024-10-08T13:37:00Z"/>
  <w16cex:commentExtensible w16cex:durableId="17184366" w16cex:dateUtc="2024-10-25T13:54:00Z"/>
  <w16cex:commentExtensible w16cex:durableId="0474E80A" w16cex:dateUtc="2024-10-10T09:51: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59412BA1" w16cid:durableId="5DF329FD"/>
  <w16cid:commentId w16cid:paraId="48E1C682" w16cid:durableId="4B113B62"/>
  <w16cid:commentId w16cid:paraId="2880D5F5" w16cid:durableId="17184366"/>
  <w16cid:commentId w16cid:paraId="0AE642C2" w16cid:durableId="0474E80A"/>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29B1B2" w14:textId="77777777" w:rsidR="00606002" w:rsidRDefault="00606002" w:rsidP="000F4F7D">
      <w:pPr>
        <w:spacing w:after="0" w:line="240" w:lineRule="auto"/>
      </w:pPr>
      <w:r>
        <w:separator/>
      </w:r>
    </w:p>
  </w:endnote>
  <w:endnote w:type="continuationSeparator" w:id="0">
    <w:p w14:paraId="7752195C" w14:textId="77777777" w:rsidR="00606002" w:rsidRDefault="00606002" w:rsidP="000F4F7D">
      <w:pPr>
        <w:spacing w:after="0" w:line="240" w:lineRule="auto"/>
      </w:pPr>
      <w:r>
        <w:continuationSeparator/>
      </w:r>
    </w:p>
  </w:endnote>
  <w:endnote w:type="continuationNotice" w:id="1">
    <w:p w14:paraId="5F502114" w14:textId="77777777" w:rsidR="00606002" w:rsidRDefault="006060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166FD1" w14:textId="77777777" w:rsidR="00606002" w:rsidRDefault="00606002" w:rsidP="000F4F7D">
      <w:pPr>
        <w:spacing w:after="0" w:line="240" w:lineRule="auto"/>
      </w:pPr>
      <w:r>
        <w:separator/>
      </w:r>
    </w:p>
  </w:footnote>
  <w:footnote w:type="continuationSeparator" w:id="0">
    <w:p w14:paraId="0152670D" w14:textId="77777777" w:rsidR="00606002" w:rsidRDefault="00606002" w:rsidP="000F4F7D">
      <w:pPr>
        <w:spacing w:after="0" w:line="240" w:lineRule="auto"/>
      </w:pPr>
      <w:r>
        <w:continuationSeparator/>
      </w:r>
    </w:p>
  </w:footnote>
  <w:footnote w:type="continuationNotice" w:id="1">
    <w:p w14:paraId="51E5E470" w14:textId="77777777" w:rsidR="00606002" w:rsidRDefault="00606002">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155D"/>
    <w:rsid w:val="00012E71"/>
    <w:rsid w:val="00015498"/>
    <w:rsid w:val="0002039C"/>
    <w:rsid w:val="000203CE"/>
    <w:rsid w:val="000300A1"/>
    <w:rsid w:val="00031B25"/>
    <w:rsid w:val="000334C6"/>
    <w:rsid w:val="00034D57"/>
    <w:rsid w:val="00040AA5"/>
    <w:rsid w:val="00043892"/>
    <w:rsid w:val="00044368"/>
    <w:rsid w:val="000451F7"/>
    <w:rsid w:val="000468C8"/>
    <w:rsid w:val="00046B90"/>
    <w:rsid w:val="00047044"/>
    <w:rsid w:val="000470BE"/>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1D7E"/>
    <w:rsid w:val="00094E81"/>
    <w:rsid w:val="000969B0"/>
    <w:rsid w:val="00097319"/>
    <w:rsid w:val="0009775B"/>
    <w:rsid w:val="00097928"/>
    <w:rsid w:val="000A0AD0"/>
    <w:rsid w:val="000A1891"/>
    <w:rsid w:val="000A1C46"/>
    <w:rsid w:val="000A229C"/>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2310"/>
    <w:rsid w:val="003345AF"/>
    <w:rsid w:val="00341629"/>
    <w:rsid w:val="00343520"/>
    <w:rsid w:val="003435F6"/>
    <w:rsid w:val="00343D4A"/>
    <w:rsid w:val="0035017E"/>
    <w:rsid w:val="00350184"/>
    <w:rsid w:val="00350BA9"/>
    <w:rsid w:val="00352004"/>
    <w:rsid w:val="0035297A"/>
    <w:rsid w:val="003552DA"/>
    <w:rsid w:val="003558A3"/>
    <w:rsid w:val="00356C17"/>
    <w:rsid w:val="00360CB2"/>
    <w:rsid w:val="00365C63"/>
    <w:rsid w:val="00366D3A"/>
    <w:rsid w:val="00371F1F"/>
    <w:rsid w:val="00372C91"/>
    <w:rsid w:val="00372F43"/>
    <w:rsid w:val="00374059"/>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3043"/>
    <w:rsid w:val="003C494E"/>
    <w:rsid w:val="003C49C1"/>
    <w:rsid w:val="003C718A"/>
    <w:rsid w:val="003D0B91"/>
    <w:rsid w:val="003D57E6"/>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5D"/>
    <w:rsid w:val="005857CC"/>
    <w:rsid w:val="00587F85"/>
    <w:rsid w:val="005909CA"/>
    <w:rsid w:val="00590BD8"/>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06002"/>
    <w:rsid w:val="00610D52"/>
    <w:rsid w:val="0061101D"/>
    <w:rsid w:val="00611BCE"/>
    <w:rsid w:val="00617C21"/>
    <w:rsid w:val="006223A3"/>
    <w:rsid w:val="00622E23"/>
    <w:rsid w:val="0062433D"/>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D730A"/>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0C32"/>
    <w:rsid w:val="007211AB"/>
    <w:rsid w:val="007216D1"/>
    <w:rsid w:val="007246D3"/>
    <w:rsid w:val="00726E1E"/>
    <w:rsid w:val="00727CD0"/>
    <w:rsid w:val="007308CB"/>
    <w:rsid w:val="007310E5"/>
    <w:rsid w:val="00732418"/>
    <w:rsid w:val="00733F5C"/>
    <w:rsid w:val="007358B8"/>
    <w:rsid w:val="00736A43"/>
    <w:rsid w:val="00742A94"/>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6EA5"/>
    <w:rsid w:val="007D7B4C"/>
    <w:rsid w:val="007E0768"/>
    <w:rsid w:val="007E2632"/>
    <w:rsid w:val="007E779D"/>
    <w:rsid w:val="007F325F"/>
    <w:rsid w:val="007F3386"/>
    <w:rsid w:val="007F4A9B"/>
    <w:rsid w:val="008001D3"/>
    <w:rsid w:val="00800B0D"/>
    <w:rsid w:val="00801AD6"/>
    <w:rsid w:val="0080251A"/>
    <w:rsid w:val="00806D6B"/>
    <w:rsid w:val="0081120F"/>
    <w:rsid w:val="00817D86"/>
    <w:rsid w:val="00824151"/>
    <w:rsid w:val="00825849"/>
    <w:rsid w:val="00826656"/>
    <w:rsid w:val="00831206"/>
    <w:rsid w:val="00834949"/>
    <w:rsid w:val="00843162"/>
    <w:rsid w:val="00844EF2"/>
    <w:rsid w:val="008450B2"/>
    <w:rsid w:val="0084785D"/>
    <w:rsid w:val="00847FD0"/>
    <w:rsid w:val="0085169C"/>
    <w:rsid w:val="00851E20"/>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9107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4829"/>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2126"/>
    <w:rsid w:val="009232EF"/>
    <w:rsid w:val="009244F1"/>
    <w:rsid w:val="00925DC8"/>
    <w:rsid w:val="0092728E"/>
    <w:rsid w:val="009305D4"/>
    <w:rsid w:val="009313DF"/>
    <w:rsid w:val="00932AA9"/>
    <w:rsid w:val="00933978"/>
    <w:rsid w:val="00935984"/>
    <w:rsid w:val="00936E44"/>
    <w:rsid w:val="0094086A"/>
    <w:rsid w:val="00940A99"/>
    <w:rsid w:val="00940B43"/>
    <w:rsid w:val="00942BFA"/>
    <w:rsid w:val="00943E2A"/>
    <w:rsid w:val="00947595"/>
    <w:rsid w:val="00947696"/>
    <w:rsid w:val="009478C1"/>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6D12"/>
    <w:rsid w:val="00987993"/>
    <w:rsid w:val="00995D03"/>
    <w:rsid w:val="00995F4D"/>
    <w:rsid w:val="00996E47"/>
    <w:rsid w:val="00997747"/>
    <w:rsid w:val="00997C34"/>
    <w:rsid w:val="009A22B1"/>
    <w:rsid w:val="009A7E87"/>
    <w:rsid w:val="009B05C6"/>
    <w:rsid w:val="009B15DF"/>
    <w:rsid w:val="009B2504"/>
    <w:rsid w:val="009C28DA"/>
    <w:rsid w:val="009C4C83"/>
    <w:rsid w:val="009C6EB6"/>
    <w:rsid w:val="009C7C4A"/>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D6FA9"/>
    <w:rsid w:val="00AE030D"/>
    <w:rsid w:val="00AE108D"/>
    <w:rsid w:val="00AE14E5"/>
    <w:rsid w:val="00AE1ADE"/>
    <w:rsid w:val="00AE7306"/>
    <w:rsid w:val="00AF1C30"/>
    <w:rsid w:val="00AF3ADC"/>
    <w:rsid w:val="00AF41FC"/>
    <w:rsid w:val="00B02197"/>
    <w:rsid w:val="00B07E3E"/>
    <w:rsid w:val="00B102CF"/>
    <w:rsid w:val="00B10819"/>
    <w:rsid w:val="00B11E71"/>
    <w:rsid w:val="00B16573"/>
    <w:rsid w:val="00B16F28"/>
    <w:rsid w:val="00B245FF"/>
    <w:rsid w:val="00B2541C"/>
    <w:rsid w:val="00B27272"/>
    <w:rsid w:val="00B34F53"/>
    <w:rsid w:val="00B36E9B"/>
    <w:rsid w:val="00B377EE"/>
    <w:rsid w:val="00B41109"/>
    <w:rsid w:val="00B42C16"/>
    <w:rsid w:val="00B4427E"/>
    <w:rsid w:val="00B45B15"/>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0848"/>
    <w:rsid w:val="00BF4231"/>
    <w:rsid w:val="00BF4EC8"/>
    <w:rsid w:val="00BF7590"/>
    <w:rsid w:val="00C02D0F"/>
    <w:rsid w:val="00C02F5F"/>
    <w:rsid w:val="00C0430D"/>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C89"/>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3221"/>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C71BC"/>
    <w:rsid w:val="00DD1F4B"/>
    <w:rsid w:val="00DD740B"/>
    <w:rsid w:val="00DE0DD0"/>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6750"/>
    <w:rsid w:val="00F777BC"/>
    <w:rsid w:val="00F77BE2"/>
    <w:rsid w:val="00F844B2"/>
    <w:rsid w:val="00F84751"/>
    <w:rsid w:val="00F91421"/>
    <w:rsid w:val="00F9335E"/>
    <w:rsid w:val="00F9457E"/>
    <w:rsid w:val="00F94ADD"/>
    <w:rsid w:val="00F960E4"/>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3020F3"/>
    <w:rsid w:val="00341629"/>
    <w:rsid w:val="00363FD3"/>
    <w:rsid w:val="003E3342"/>
    <w:rsid w:val="003F2736"/>
    <w:rsid w:val="004C58E8"/>
    <w:rsid w:val="004C7A6D"/>
    <w:rsid w:val="004F6966"/>
    <w:rsid w:val="00546612"/>
    <w:rsid w:val="005B1ECB"/>
    <w:rsid w:val="005E4330"/>
    <w:rsid w:val="00600C72"/>
    <w:rsid w:val="00626337"/>
    <w:rsid w:val="006448A7"/>
    <w:rsid w:val="00697A27"/>
    <w:rsid w:val="006B19E8"/>
    <w:rsid w:val="006E0F37"/>
    <w:rsid w:val="006E67E3"/>
    <w:rsid w:val="007134EB"/>
    <w:rsid w:val="007211AB"/>
    <w:rsid w:val="00736A43"/>
    <w:rsid w:val="00766357"/>
    <w:rsid w:val="007728FE"/>
    <w:rsid w:val="008629B8"/>
    <w:rsid w:val="008731E2"/>
    <w:rsid w:val="008D2C2E"/>
    <w:rsid w:val="008F3341"/>
    <w:rsid w:val="00903844"/>
    <w:rsid w:val="00B23970"/>
    <w:rsid w:val="00BE4664"/>
    <w:rsid w:val="00C5376A"/>
    <w:rsid w:val="00CA370A"/>
    <w:rsid w:val="00D84AC5"/>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16507</Words>
  <Characters>94092</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7</cp:revision>
  <dcterms:created xsi:type="dcterms:W3CDTF">2024-10-25T13:49:00Z</dcterms:created>
  <dcterms:modified xsi:type="dcterms:W3CDTF">2024-10-2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